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Default="00FE5468" w:rsidP="001B034A">
      <w:pPr>
        <w:pStyle w:val="Heading1"/>
      </w:pPr>
      <w:commentRangeStart w:id="0"/>
      <w:r>
        <w:t>Longitudinal Computational Modeling</w:t>
      </w:r>
      <w:commentRangeEnd w:id="0"/>
      <w:r w:rsidR="00597683">
        <w:rPr>
          <w:rStyle w:val="CommentReference"/>
          <w:rFonts w:eastAsia="Times New Roman" w:cs="Times New Roman"/>
          <w:b w:val="0"/>
        </w:rPr>
        <w:commentReference w:id="0"/>
      </w:r>
    </w:p>
    <w:p w14:paraId="52D94BC9" w14:textId="7BB36CF6" w:rsidR="00EB4B09" w:rsidRPr="00EB4B09" w:rsidRDefault="00D66C6A" w:rsidP="001B034A">
      <w:pPr>
        <w:pStyle w:val="Heading2"/>
        <w:rPr>
          <w:b w:val="0"/>
        </w:rPr>
      </w:pPr>
      <w:r>
        <w:t>1</w:t>
      </w:r>
      <w:r w:rsidR="00EB4B09">
        <w:t xml:space="preserve"> Introduction</w:t>
      </w:r>
    </w:p>
    <w:p w14:paraId="06E59EF8" w14:textId="62415FF5" w:rsidR="00FD2BA2" w:rsidRDefault="001B59AC" w:rsidP="00FD2BA2">
      <w:pPr>
        <w:pStyle w:val="BodyText"/>
        <w:widowControl w:val="0"/>
        <w:spacing w:after="0" w:line="480" w:lineRule="auto"/>
        <w:ind w:firstLine="720"/>
        <w:rPr>
          <w:rFonts w:ascii="Times New Roman" w:hAnsi="Times New Roman" w:cs="Times New Roman"/>
        </w:rPr>
      </w:pPr>
      <w:r w:rsidRPr="00CE0E3B">
        <w:rPr>
          <w:rFonts w:ascii="Times New Roman" w:hAnsi="Times New Roman" w:cs="Times New Roman"/>
          <w:bCs/>
        </w:rPr>
        <w:t xml:space="preserve">Research on psychopathology aims </w:t>
      </w:r>
      <w:r w:rsidRPr="00CE0E3B">
        <w:rPr>
          <w:rFonts w:ascii="Times New Roman" w:hAnsi="Times New Roman" w:cs="Times New Roman"/>
        </w:rPr>
        <w:t>to assess the processes associated with risk for onset, course, and/or outcome of a range of mental health disorders</w:t>
      </w:r>
      <w:r w:rsidR="00113B66">
        <w:rPr>
          <w:rFonts w:ascii="Times New Roman" w:hAnsi="Times New Roman" w:cs="Times New Roman"/>
        </w:rPr>
        <w:t xml:space="preserve"> </w:t>
      </w:r>
      <w:r w:rsidRPr="00CE0E3B">
        <w:rPr>
          <w:rFonts w:ascii="Times New Roman" w:hAnsi="Times New Roman" w:cs="Times New Roman"/>
        </w:rPr>
        <w:fldChar w:fldCharType="begin"/>
      </w:r>
      <w:r w:rsidR="009F721E">
        <w:rPr>
          <w:rFonts w:ascii="Times New Roman" w:hAnsi="Times New Roman" w:cs="Times New Roman"/>
        </w:rPr>
        <w:instrText xml:space="preserve"> ADDIN ZOTERO_ITEM CSL_CITATION {"citationID":"RN7szmld","properties":{"formattedCitation":"(Goodman &amp; Gotlib, 1999; Kendler et al., 2002)","plainCitation":"(Goodman &amp; Gotlib, 1999; Kendler et al., 2002)","noteIndex":0},"citationItems":[{"id":"AY8J3hRs/TMs8WHW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AY8J3hRs/gPrsdf6d","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Goodman &amp; Gotlib, 1999; Kendler et al., 2002)</w:t>
      </w:r>
      <w:r w:rsidRPr="00CE0E3B">
        <w:rPr>
          <w:rFonts w:ascii="Times New Roman" w:hAnsi="Times New Roman" w:cs="Times New Roman"/>
        </w:rPr>
        <w:fldChar w:fldCharType="end"/>
      </w:r>
      <w:r w:rsidRPr="00CE0E3B">
        <w:rPr>
          <w:rFonts w:ascii="Times New Roman" w:hAnsi="Times New Roman" w:cs="Times New Roman"/>
        </w:rPr>
        <w:t>. Many of the instruments used to assess these processes involve behavioral assessments, including performance-based measures (e.g., decision-making tasks). For these measures, a critical challenge is that individual behavioral outputs are produced via multiple psychological processes</w:t>
      </w:r>
      <w:r w:rsidR="00103EAB">
        <w:rPr>
          <w:rFonts w:ascii="Times New Roman" w:hAnsi="Times New Roman" w:cs="Times New Roman"/>
        </w:rPr>
        <w:t xml:space="preserve"> </w:t>
      </w:r>
      <w:r w:rsidRPr="00CE0E3B">
        <w:rPr>
          <w:rFonts w:ascii="Times New Roman" w:hAnsi="Times New Roman" w:cs="Times New Roman"/>
        </w:rPr>
        <w:fldChar w:fldCharType="begin"/>
      </w:r>
      <w:r w:rsidR="009F721E">
        <w:rPr>
          <w:rFonts w:ascii="Times New Roman" w:hAnsi="Times New Roman" w:cs="Times New Roman"/>
        </w:rPr>
        <w:instrText xml:space="preserve"> ADDIN ZOTERO_ITEM CSL_CITATION {"citationID":"lpAqQRiR","properties":{"formattedCitation":"(Wiecki et al., 2015)","plainCitation":"(Wiecki et al., 2015)","noteIndex":0},"citationItems":[{"id":"AY8J3hRs/1iSpfaZo","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Wiecki et al., 2015)</w:t>
      </w:r>
      <w:r w:rsidRPr="00CE0E3B">
        <w:rPr>
          <w:rFonts w:ascii="Times New Roman" w:hAnsi="Times New Roman" w:cs="Times New Roman"/>
        </w:rPr>
        <w:fldChar w:fldCharType="end"/>
      </w:r>
      <w:r w:rsidRPr="00CE0E3B">
        <w:rPr>
          <w:rFonts w:ascii="Times New Roman" w:hAnsi="Times New Roman" w:cs="Times New Roman"/>
        </w:rPr>
        <w:t xml:space="preserve">, </w:t>
      </w:r>
      <w:r w:rsidR="00283886">
        <w:rPr>
          <w:rFonts w:ascii="Times New Roman" w:hAnsi="Times New Roman" w:cs="Times New Roman"/>
        </w:rPr>
        <w:t xml:space="preserve">and </w:t>
      </w:r>
      <w:r w:rsidR="00D95913">
        <w:rPr>
          <w:rFonts w:ascii="Times New Roman" w:hAnsi="Times New Roman" w:cs="Times New Roman"/>
        </w:rPr>
        <w:t xml:space="preserve">behavioral measures frequently </w:t>
      </w:r>
      <w:r w:rsidRPr="00CE0E3B">
        <w:rPr>
          <w:rFonts w:ascii="Times New Roman" w:hAnsi="Times New Roman" w:cs="Times New Roman"/>
        </w:rPr>
        <w:t xml:space="preserve">represent </w:t>
      </w:r>
      <w:r w:rsidR="00EC1CB8" w:rsidRPr="00CE0E3B">
        <w:rPr>
          <w:rFonts w:ascii="Times New Roman" w:hAnsi="Times New Roman" w:cs="Times New Roman"/>
        </w:rPr>
        <w:t>gross</w:t>
      </w:r>
      <w:r w:rsidRPr="00CE0E3B">
        <w:rPr>
          <w:rFonts w:ascii="Times New Roman" w:hAnsi="Times New Roman" w:cs="Times New Roman"/>
        </w:rPr>
        <w:t xml:space="preserve"> </w:t>
      </w:r>
      <w:r w:rsidR="00D95913">
        <w:rPr>
          <w:rFonts w:ascii="Times New Roman" w:hAnsi="Times New Roman" w:cs="Times New Roman"/>
        </w:rPr>
        <w:t xml:space="preserve">characterizations </w:t>
      </w:r>
      <w:r w:rsidRPr="00CE0E3B">
        <w:rPr>
          <w:rFonts w:ascii="Times New Roman" w:hAnsi="Times New Roman" w:cs="Times New Roman"/>
        </w:rPr>
        <w:t xml:space="preserve">of </w:t>
      </w:r>
      <w:r w:rsidR="00D95913">
        <w:rPr>
          <w:rFonts w:ascii="Times New Roman" w:hAnsi="Times New Roman" w:cs="Times New Roman"/>
        </w:rPr>
        <w:t xml:space="preserve">the </w:t>
      </w:r>
      <w:r w:rsidRPr="00CE0E3B">
        <w:rPr>
          <w:rFonts w:ascii="Times New Roman" w:hAnsi="Times New Roman" w:cs="Times New Roman"/>
        </w:rPr>
        <w:t>many competing and complementary processes</w:t>
      </w:r>
      <w:r w:rsidR="00D95913">
        <w:rPr>
          <w:rFonts w:ascii="Times New Roman" w:hAnsi="Times New Roman" w:cs="Times New Roman"/>
        </w:rPr>
        <w:t xml:space="preserve"> that give rise to the observable behavior</w:t>
      </w:r>
      <w:r w:rsidRPr="00CE0E3B">
        <w:rPr>
          <w:rFonts w:ascii="Times New Roman" w:hAnsi="Times New Roman" w:cs="Times New Roman"/>
        </w:rPr>
        <w:t>. While conventional scoring procedures are unable to discriminate between these processes, more recently developed computational models of behavior are well</w:t>
      </w:r>
      <w:r w:rsidR="00EC1CB8">
        <w:rPr>
          <w:rFonts w:ascii="Times New Roman" w:hAnsi="Times New Roman" w:cs="Times New Roman"/>
        </w:rPr>
        <w:t>-</w:t>
      </w:r>
      <w:r w:rsidRPr="00CE0E3B">
        <w:rPr>
          <w:rFonts w:ascii="Times New Roman" w:hAnsi="Times New Roman" w:cs="Times New Roman"/>
        </w:rPr>
        <w:t>positioned to discriminate between individual psychological processes, yielding enhanced specificity in behavioral metrics as well as improved task psychometrics</w:t>
      </w:r>
      <w:r w:rsidR="00955374">
        <w:rPr>
          <w:rFonts w:ascii="Times New Roman" w:hAnsi="Times New Roman" w:cs="Times New Roman"/>
        </w:rPr>
        <w:t xml:space="preserve">. Doing so provides a more robust approach </w:t>
      </w:r>
      <w:r w:rsidRPr="00CE0E3B">
        <w:rPr>
          <w:rFonts w:ascii="Times New Roman" w:hAnsi="Times New Roman" w:cs="Times New Roman"/>
        </w:rPr>
        <w:t>for probing associations with psychopathological processes</w:t>
      </w:r>
      <w:r w:rsidR="00E9498C">
        <w:rPr>
          <w:rFonts w:ascii="Times New Roman" w:hAnsi="Times New Roman" w:cs="Times New Roman"/>
        </w:rPr>
        <w:t>, importantly, the processes that relate to psychopathology</w:t>
      </w:r>
      <w:r w:rsidR="00096459">
        <w:rPr>
          <w:rFonts w:ascii="Times New Roman" w:hAnsi="Times New Roman" w:cs="Times New Roman"/>
        </w:rPr>
        <w:t xml:space="preserve"> </w:t>
      </w:r>
      <w:r w:rsidRPr="00CE0E3B">
        <w:rPr>
          <w:rFonts w:ascii="Times New Roman" w:hAnsi="Times New Roman" w:cs="Times New Roman"/>
        </w:rPr>
        <w:fldChar w:fldCharType="begin"/>
      </w:r>
      <w:r w:rsidR="009F721E">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AY8J3hRs/wNBdINOi","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AY8J3hRs/1S2VZXmZ","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Ahn et al., 2017; Chen et al., 2015; Huys et al., 2016)</w:t>
      </w:r>
      <w:r w:rsidRPr="00CE0E3B">
        <w:rPr>
          <w:rFonts w:ascii="Times New Roman" w:hAnsi="Times New Roman" w:cs="Times New Roman"/>
        </w:rPr>
        <w:fldChar w:fldCharType="end"/>
      </w:r>
      <w:r w:rsidRPr="00CE0E3B">
        <w:rPr>
          <w:rFonts w:ascii="Times New Roman" w:hAnsi="Times New Roman" w:cs="Times New Roman"/>
        </w:rPr>
        <w:t>.</w:t>
      </w:r>
      <w:r w:rsidR="00E84D31">
        <w:rPr>
          <w:rFonts w:ascii="Times New Roman" w:hAnsi="Times New Roman" w:cs="Times New Roman"/>
        </w:rPr>
        <w:t xml:space="preserve"> </w:t>
      </w:r>
    </w:p>
    <w:p w14:paraId="50FA4136" w14:textId="24C6DC29" w:rsidR="00E84D31" w:rsidRPr="00CE0E3B" w:rsidRDefault="00E84D31" w:rsidP="007709A1">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Here, we </w:t>
      </w:r>
      <w:r w:rsidR="001B49DA">
        <w:rPr>
          <w:rFonts w:ascii="Times New Roman" w:hAnsi="Times New Roman" w:cs="Times New Roman"/>
        </w:rPr>
        <w:t xml:space="preserve">extend our </w:t>
      </w:r>
      <w:r>
        <w:rPr>
          <w:rFonts w:ascii="Times New Roman" w:hAnsi="Times New Roman" w:cs="Times New Roman"/>
        </w:rPr>
        <w:t xml:space="preserve">previous </w:t>
      </w:r>
      <w:r w:rsidR="001B49DA">
        <w:rPr>
          <w:rFonts w:ascii="Times New Roman" w:hAnsi="Times New Roman" w:cs="Times New Roman"/>
        </w:rPr>
        <w:t xml:space="preserve">computational </w:t>
      </w:r>
      <w:r>
        <w:rPr>
          <w:rFonts w:ascii="Times New Roman" w:hAnsi="Times New Roman" w:cs="Times New Roman"/>
        </w:rPr>
        <w:t>work</w:t>
      </w:r>
      <w:r w:rsidR="001B49DA">
        <w:rPr>
          <w:rFonts w:ascii="Times New Roman" w:hAnsi="Times New Roman" w:cs="Times New Roman"/>
        </w:rPr>
        <w:t>,</w:t>
      </w:r>
      <w:r>
        <w:rPr>
          <w:rFonts w:ascii="Times New Roman" w:hAnsi="Times New Roman" w:cs="Times New Roman"/>
        </w:rPr>
        <w:t xml:space="preserve"> </w:t>
      </w:r>
      <w:r w:rsidR="001B49DA">
        <w:rPr>
          <w:rFonts w:ascii="Times New Roman" w:hAnsi="Times New Roman" w:cs="Times New Roman"/>
        </w:rPr>
        <w:t xml:space="preserve">which focused on single or two-timepoint analyses of behavior, to assess </w:t>
      </w:r>
      <w:r>
        <w:rPr>
          <w:rFonts w:ascii="Times New Roman" w:hAnsi="Times New Roman" w:cs="Times New Roman"/>
        </w:rPr>
        <w:t>longitudinal changes in computationally-derived measures of behavior.</w:t>
      </w:r>
      <w:r w:rsidR="00FD2BA2">
        <w:rPr>
          <w:rFonts w:ascii="Times New Roman" w:hAnsi="Times New Roman" w:cs="Times New Roman"/>
        </w:rPr>
        <w:t xml:space="preserve"> </w:t>
      </w:r>
      <w:r w:rsidR="000013AD">
        <w:rPr>
          <w:rFonts w:ascii="Times New Roman" w:hAnsi="Times New Roman" w:cs="Times New Roman"/>
        </w:rPr>
        <w:t xml:space="preserve">We begin </w:t>
      </w:r>
      <w:r w:rsidR="00BC505C">
        <w:rPr>
          <w:rFonts w:ascii="Times New Roman" w:hAnsi="Times New Roman" w:cs="Times New Roman"/>
        </w:rPr>
        <w:t xml:space="preserve">with a brief overview of longitudinal research and </w:t>
      </w:r>
      <w:r w:rsidR="00134876">
        <w:rPr>
          <w:rFonts w:ascii="Times New Roman" w:hAnsi="Times New Roman" w:cs="Times New Roman"/>
        </w:rPr>
        <w:t xml:space="preserve">common </w:t>
      </w:r>
      <w:r w:rsidR="00BC505C">
        <w:rPr>
          <w:rFonts w:ascii="Times New Roman" w:hAnsi="Times New Roman" w:cs="Times New Roman"/>
        </w:rPr>
        <w:t xml:space="preserve">modeling </w:t>
      </w:r>
      <w:r w:rsidR="00134876">
        <w:rPr>
          <w:rFonts w:ascii="Times New Roman" w:hAnsi="Times New Roman" w:cs="Times New Roman"/>
        </w:rPr>
        <w:t>practices</w:t>
      </w:r>
      <w:r w:rsidR="00BC505C">
        <w:rPr>
          <w:rFonts w:ascii="Times New Roman" w:hAnsi="Times New Roman" w:cs="Times New Roman"/>
        </w:rPr>
        <w:t xml:space="preserve">. Next, </w:t>
      </w:r>
      <w:r w:rsidR="00462A46">
        <w:rPr>
          <w:rFonts w:ascii="Times New Roman" w:hAnsi="Times New Roman" w:cs="Times New Roman"/>
        </w:rPr>
        <w:t xml:space="preserve">we </w:t>
      </w:r>
      <w:proofErr w:type="gramStart"/>
      <w:r w:rsidR="00BC505C">
        <w:rPr>
          <w:rFonts w:ascii="Times New Roman" w:hAnsi="Times New Roman" w:cs="Times New Roman"/>
        </w:rPr>
        <w:t>describe</w:t>
      </w:r>
      <w:proofErr w:type="gramEnd"/>
      <w:r w:rsidR="00BC505C">
        <w:rPr>
          <w:rFonts w:ascii="Times New Roman" w:hAnsi="Times New Roman" w:cs="Times New Roman"/>
        </w:rPr>
        <w:t xml:space="preserve"> how to improve upon </w:t>
      </w:r>
      <w:r w:rsidR="00EF712F">
        <w:rPr>
          <w:rFonts w:ascii="Times New Roman" w:hAnsi="Times New Roman" w:cs="Times New Roman"/>
        </w:rPr>
        <w:t>these practices with computational modeling</w:t>
      </w:r>
      <w:r w:rsidR="00BC505C">
        <w:rPr>
          <w:rFonts w:ascii="Times New Roman" w:hAnsi="Times New Roman" w:cs="Times New Roman"/>
        </w:rPr>
        <w:t xml:space="preserve">. </w:t>
      </w:r>
      <w:r w:rsidR="00EF712F">
        <w:rPr>
          <w:rFonts w:ascii="Times New Roman" w:hAnsi="Times New Roman" w:cs="Times New Roman"/>
        </w:rPr>
        <w:t xml:space="preserve">Finally, we illustrate how to </w:t>
      </w:r>
      <w:r w:rsidR="00BC505C">
        <w:rPr>
          <w:rFonts w:ascii="Times New Roman" w:hAnsi="Times New Roman" w:cs="Times New Roman"/>
        </w:rPr>
        <w:t xml:space="preserve">extend computational models </w:t>
      </w:r>
      <w:r w:rsidR="00EF712F">
        <w:rPr>
          <w:rFonts w:ascii="Times New Roman" w:hAnsi="Times New Roman" w:cs="Times New Roman"/>
        </w:rPr>
        <w:t>in the proposed framework with two examples</w:t>
      </w:r>
      <w:r w:rsidR="00BC505C">
        <w:rPr>
          <w:rFonts w:ascii="Times New Roman" w:hAnsi="Times New Roman" w:cs="Times New Roman"/>
        </w:rPr>
        <w:t xml:space="preserve">. </w:t>
      </w:r>
      <w:r w:rsidR="00EF712F">
        <w:rPr>
          <w:rFonts w:ascii="Times New Roman" w:hAnsi="Times New Roman" w:cs="Times New Roman"/>
        </w:rPr>
        <w:t xml:space="preserve">In the first example, </w:t>
      </w:r>
      <w:r w:rsidR="00BC505C">
        <w:rPr>
          <w:rFonts w:ascii="Times New Roman" w:hAnsi="Times New Roman" w:cs="Times New Roman"/>
        </w:rPr>
        <w:t xml:space="preserve">we </w:t>
      </w:r>
      <w:r w:rsidR="00EF712F">
        <w:rPr>
          <w:rFonts w:ascii="Times New Roman" w:hAnsi="Times New Roman" w:cs="Times New Roman"/>
        </w:rPr>
        <w:t>show proof-of-concept with a simple one-parameter reinforcement learning model fit to simulated data. In the second example</w:t>
      </w:r>
      <w:r w:rsidR="00BC505C">
        <w:rPr>
          <w:rFonts w:ascii="Times New Roman" w:hAnsi="Times New Roman" w:cs="Times New Roman"/>
        </w:rPr>
        <w:t xml:space="preserve">, </w:t>
      </w:r>
      <w:r w:rsidR="00EF712F">
        <w:rPr>
          <w:rFonts w:ascii="Times New Roman" w:hAnsi="Times New Roman" w:cs="Times New Roman"/>
        </w:rPr>
        <w:t xml:space="preserve">we show a practical extension of this framework with a more complex computational model from our laboratory fit to </w:t>
      </w:r>
      <w:r w:rsidR="00EF712F">
        <w:rPr>
          <w:rFonts w:ascii="Times New Roman" w:hAnsi="Times New Roman" w:cs="Times New Roman"/>
        </w:rPr>
        <w:lastRenderedPageBreak/>
        <w:t xml:space="preserve">data collected from adults completing the Iowa Gambling Task across five timepoints. We end with </w:t>
      </w:r>
      <w:r w:rsidR="00593838">
        <w:rPr>
          <w:rFonts w:ascii="Times New Roman" w:hAnsi="Times New Roman" w:cs="Times New Roman"/>
        </w:rPr>
        <w:t xml:space="preserve">recommendations for researchers interested in extending </w:t>
      </w:r>
      <w:r w:rsidR="00EF712F">
        <w:rPr>
          <w:rFonts w:ascii="Times New Roman" w:hAnsi="Times New Roman" w:cs="Times New Roman"/>
        </w:rPr>
        <w:t>computational models for their longitudinal work</w:t>
      </w:r>
      <w:r w:rsidR="00593838">
        <w:rPr>
          <w:rFonts w:ascii="Times New Roman" w:hAnsi="Times New Roman" w:cs="Times New Roman"/>
        </w:rPr>
        <w:t>.</w:t>
      </w:r>
    </w:p>
    <w:p w14:paraId="374D8618" w14:textId="77777777" w:rsidR="00741AA9" w:rsidRDefault="00741AA9" w:rsidP="00741AA9">
      <w:pPr>
        <w:pStyle w:val="Heading3"/>
        <w:numPr>
          <w:ilvl w:val="1"/>
          <w:numId w:val="10"/>
        </w:numPr>
      </w:pPr>
      <w:r>
        <w:t>Longitudinal Research</w:t>
      </w:r>
    </w:p>
    <w:p w14:paraId="30EC708E" w14:textId="62698196" w:rsidR="00741AA9" w:rsidRPr="00722C2D" w:rsidRDefault="00741AA9" w:rsidP="007B7C45">
      <w:pPr>
        <w:spacing w:line="480" w:lineRule="auto"/>
        <w:ind w:firstLine="720"/>
      </w:pPr>
      <w:r>
        <w:t xml:space="preserve">Broadly, longitudinal research is frequently described as any study that includes variables measured </w:t>
      </w:r>
      <w:r w:rsidR="00722C2D">
        <w:t xml:space="preserve">across time. </w:t>
      </w:r>
      <w:proofErr w:type="spellStart"/>
      <w:r w:rsidR="00DD6CB0">
        <w:t>Ployhart</w:t>
      </w:r>
      <w:proofErr w:type="spellEnd"/>
      <w:r w:rsidR="00DD6CB0">
        <w:t xml:space="preserve"> and </w:t>
      </w:r>
      <w:proofErr w:type="spellStart"/>
      <w:r w:rsidR="00DD6CB0">
        <w:t>MacKenzie</w:t>
      </w:r>
      <w:proofErr w:type="spellEnd"/>
      <w:r w:rsidR="00DD6CB0">
        <w:t xml:space="preserve"> </w:t>
      </w:r>
      <w:r w:rsidR="00DD6CB0">
        <w:fldChar w:fldCharType="begin"/>
      </w:r>
      <w:r w:rsidR="00DD6CB0">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DD6CB0">
        <w:fldChar w:fldCharType="separate"/>
      </w:r>
      <w:r w:rsidR="00DD6CB0" w:rsidRPr="00DD6CB0">
        <w:rPr>
          <w:rFonts w:cs="Times"/>
        </w:rPr>
        <w:t>(2014)</w:t>
      </w:r>
      <w:r w:rsidR="00DD6CB0">
        <w:fldChar w:fldCharType="end"/>
      </w:r>
      <w:r w:rsidR="00DD6CB0">
        <w:t xml:space="preserve"> </w:t>
      </w:r>
      <w:r w:rsidR="00722C2D">
        <w:t xml:space="preserve">use a more strict definition of </w:t>
      </w:r>
      <w:r w:rsidR="00DD6CB0">
        <w:t xml:space="preserve">longitudinal </w:t>
      </w:r>
      <w:r w:rsidR="00722C2D">
        <w:t xml:space="preserve">research in which only studies that measure the same variable across at least three timepoints should be considered longitudinal because such designs can study </w:t>
      </w:r>
      <w:r w:rsidR="00722C2D" w:rsidRPr="00722C2D">
        <w:rPr>
          <w:i/>
          <w:iCs/>
        </w:rPr>
        <w:t>change over time</w:t>
      </w:r>
      <w:r w:rsidR="00722C2D">
        <w: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t>
      </w:r>
      <w:r w:rsidR="00B21CC2">
        <w:t>.</w:t>
      </w:r>
    </w:p>
    <w:p w14:paraId="320FD33B" w14:textId="657F325E" w:rsidR="000C6A30" w:rsidRDefault="003023FB" w:rsidP="005B3653">
      <w:pPr>
        <w:pStyle w:val="Heading4"/>
      </w:pPr>
      <w:r>
        <w:t xml:space="preserve">1.1.1 </w:t>
      </w:r>
      <w:r w:rsidR="00816FFE" w:rsidRPr="00CE0E3B">
        <w:t>Describe what qualifies as longitudinal</w:t>
      </w:r>
    </w:p>
    <w:p w14:paraId="115EAA8A" w14:textId="2038E402" w:rsidR="000C6A30" w:rsidRPr="006D47E7" w:rsidRDefault="000C6A30" w:rsidP="006D47E7">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esearchers examining longitudinal changes in behavioral processes do so in two-stage approaches. First, a behavioral model is fit to the data at each timepoint separately, and then second, the longitudinal model is fit to the parameters from the behavioral model. Such an approach has yielded important insights so far regarding how some </w:t>
      </w:r>
      <w:r>
        <w:rPr>
          <w:rFonts w:ascii="Times New Roman" w:hAnsi="Times New Roman" w:cs="Times New Roman"/>
        </w:rPr>
        <w:lastRenderedPageBreak/>
        <w:t>behavioral processes develop across time. For example, Klein et al. (2022) used a hyperbolic discounting model and a multilevel model to examine developmental changes in delay discounting across time, finding that the degree of delay discounting tends to decrease rapidly early in childhood and begins to level off in mid-to-late adolescence. 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 information derived from all participants and all timepoints to inform estimates of different individuals and at different timepoints.</w:t>
      </w:r>
    </w:p>
    <w:p w14:paraId="10743B40" w14:textId="19406BBE" w:rsidR="00816FFE" w:rsidRPr="00CE0E3B" w:rsidRDefault="003023FB" w:rsidP="007C39D9">
      <w:pPr>
        <w:pStyle w:val="Heading4"/>
      </w:pPr>
      <w:r>
        <w:t xml:space="preserve">1.1.2 </w:t>
      </w:r>
      <w:r w:rsidR="00816FFE" w:rsidRPr="00CE0E3B">
        <w:t>Benefits of longitudinal designs</w:t>
      </w:r>
    </w:p>
    <w:p w14:paraId="5611CDCE" w14:textId="77777777" w:rsidR="00816FFE" w:rsidRPr="00CE0E3B" w:rsidRDefault="00816FFE" w:rsidP="007C39D9">
      <w:pPr>
        <w:pStyle w:val="ListParagraph"/>
        <w:numPr>
          <w:ilvl w:val="1"/>
          <w:numId w:val="5"/>
        </w:numPr>
        <w:autoSpaceDE/>
        <w:autoSpaceDN/>
      </w:pPr>
      <w:r w:rsidRPr="00CE0E3B">
        <w:t>Examine change at both group and individual level</w:t>
      </w:r>
    </w:p>
    <w:p w14:paraId="04114396" w14:textId="77777777" w:rsidR="00816FFE" w:rsidRPr="00CE0E3B" w:rsidRDefault="00816FFE" w:rsidP="007C39D9">
      <w:pPr>
        <w:pStyle w:val="ListParagraph"/>
        <w:numPr>
          <w:ilvl w:val="1"/>
          <w:numId w:val="5"/>
        </w:numPr>
        <w:autoSpaceDE/>
        <w:autoSpaceDN/>
      </w:pPr>
      <w:r w:rsidRPr="00CE0E3B">
        <w:t>Establish sequence of events (i.e., what predicts what)</w:t>
      </w:r>
    </w:p>
    <w:p w14:paraId="7426FC21" w14:textId="77777777" w:rsidR="003C0425" w:rsidRDefault="003C0425" w:rsidP="003C0425">
      <w:pPr>
        <w:autoSpaceDE/>
        <w:autoSpaceDN/>
      </w:pPr>
    </w:p>
    <w:p w14:paraId="255A8C9D" w14:textId="3B6C4733" w:rsidR="00816FFE" w:rsidRPr="00CE0E3B" w:rsidRDefault="003C0425" w:rsidP="007C39D9">
      <w:pPr>
        <w:pStyle w:val="Heading4"/>
      </w:pPr>
      <w:r>
        <w:t xml:space="preserve">1.1.3 </w:t>
      </w:r>
      <w:r w:rsidR="00816FFE" w:rsidRPr="00CE0E3B">
        <w:t>Drawbacks to longitudinal designs</w:t>
      </w:r>
    </w:p>
    <w:p w14:paraId="1DD12294" w14:textId="77777777" w:rsidR="00816FFE" w:rsidRPr="00CE0E3B" w:rsidRDefault="00816FFE" w:rsidP="007C39D9">
      <w:pPr>
        <w:pStyle w:val="ListParagraph"/>
        <w:numPr>
          <w:ilvl w:val="1"/>
          <w:numId w:val="5"/>
        </w:numPr>
        <w:autoSpaceDE/>
        <w:autoSpaceDN/>
      </w:pPr>
      <w:r w:rsidRPr="00CE0E3B">
        <w:t>Expensive &amp; difficult</w:t>
      </w:r>
    </w:p>
    <w:p w14:paraId="7B283C70" w14:textId="77777777" w:rsidR="00816FFE" w:rsidRPr="00CE0E3B" w:rsidRDefault="00816FFE" w:rsidP="007C39D9">
      <w:pPr>
        <w:pStyle w:val="ListParagraph"/>
        <w:numPr>
          <w:ilvl w:val="1"/>
          <w:numId w:val="5"/>
        </w:numPr>
        <w:autoSpaceDE/>
        <w:autoSpaceDN/>
      </w:pPr>
      <w:r w:rsidRPr="00CE0E3B">
        <w:t>Random assignment of variables is uncommon; thus, cannot establish causation</w:t>
      </w:r>
    </w:p>
    <w:p w14:paraId="51A38920" w14:textId="77777777" w:rsidR="00816FFE" w:rsidRPr="00CE0E3B" w:rsidRDefault="00816FFE" w:rsidP="007C39D9">
      <w:pPr>
        <w:pStyle w:val="ListParagraph"/>
        <w:numPr>
          <w:ilvl w:val="1"/>
          <w:numId w:val="5"/>
        </w:numPr>
        <w:autoSpaceDE/>
        <w:autoSpaceDN/>
      </w:pPr>
      <w:r w:rsidRPr="00CE0E3B">
        <w:t>Sequence effects may bias results</w:t>
      </w:r>
    </w:p>
    <w:p w14:paraId="0583F57A" w14:textId="77777777" w:rsidR="00816FFE" w:rsidRPr="00CE0E3B" w:rsidRDefault="00816FFE" w:rsidP="00816FFE">
      <w:pPr>
        <w:pStyle w:val="BodyText"/>
        <w:widowControl w:val="0"/>
        <w:spacing w:after="0"/>
        <w:ind w:firstLine="720"/>
        <w:rPr>
          <w:rFonts w:ascii="Times New Roman" w:hAnsi="Times New Roman" w:cs="Times New Roman"/>
        </w:rPr>
      </w:pPr>
    </w:p>
    <w:p w14:paraId="326CF89A" w14:textId="31DDEFC5" w:rsidR="00816FFE" w:rsidRDefault="00816FFE" w:rsidP="00816FFE">
      <w:pPr>
        <w:pStyle w:val="Heading3"/>
      </w:pPr>
      <w:r>
        <w:t xml:space="preserve">1.2 </w:t>
      </w:r>
      <w:r w:rsidR="00E96E8A">
        <w:t>Longitudinal Modeling Methods</w:t>
      </w:r>
    </w:p>
    <w:p w14:paraId="37408709" w14:textId="5A83EA2B" w:rsidR="00816FFE" w:rsidRPr="00CE0E3B" w:rsidRDefault="000435C5" w:rsidP="007C39D9">
      <w:pPr>
        <w:pStyle w:val="Heading4"/>
      </w:pPr>
      <w:r>
        <w:t xml:space="preserve">1.2.1 </w:t>
      </w:r>
      <w:r w:rsidR="00816FFE" w:rsidRPr="00CE0E3B">
        <w:t>RM ANOVAs</w:t>
      </w:r>
    </w:p>
    <w:p w14:paraId="4189465A" w14:textId="586F9EC5" w:rsidR="00816FFE" w:rsidRPr="00CE0E3B" w:rsidRDefault="000435C5" w:rsidP="007C39D9">
      <w:pPr>
        <w:pStyle w:val="Heading4"/>
      </w:pPr>
      <w:r>
        <w:t xml:space="preserve">1.2.2 </w:t>
      </w:r>
      <w:r w:rsidR="00816FFE" w:rsidRPr="00CE0E3B">
        <w:t>Multilevel modeling</w:t>
      </w:r>
    </w:p>
    <w:p w14:paraId="4A5CBB9E" w14:textId="2FEC1F41" w:rsidR="00816FFE" w:rsidRDefault="000435C5" w:rsidP="007C39D9">
      <w:pPr>
        <w:pStyle w:val="Heading4"/>
      </w:pPr>
      <w:r>
        <w:t xml:space="preserve">1.2.3 </w:t>
      </w:r>
      <w:r w:rsidR="00816FFE" w:rsidRPr="00CE0E3B">
        <w:t>Latent growth curve modeling</w:t>
      </w:r>
    </w:p>
    <w:p w14:paraId="0BACA8E3" w14:textId="77777777" w:rsidR="00E25E54" w:rsidRPr="00CE0E3B" w:rsidRDefault="00E25E54" w:rsidP="007C39D9">
      <w:pPr>
        <w:autoSpaceDE/>
        <w:autoSpaceDN/>
      </w:pPr>
    </w:p>
    <w:p w14:paraId="62967CD4" w14:textId="43726F71" w:rsidR="00816FFE" w:rsidRPr="00CE0E3B" w:rsidRDefault="0004666A" w:rsidP="007C39D9">
      <w:pPr>
        <w:pStyle w:val="Heading3"/>
      </w:pPr>
      <w:r>
        <w:t xml:space="preserve">1.3 </w:t>
      </w:r>
      <w:r w:rsidR="00816FFE" w:rsidRPr="00CE0E3B">
        <w:t>Current study</w:t>
      </w:r>
    </w:p>
    <w:p w14:paraId="423FC874" w14:textId="77777777" w:rsidR="00816FFE" w:rsidRPr="00CE0E3B" w:rsidRDefault="00816FFE" w:rsidP="007C39D9">
      <w:pPr>
        <w:pStyle w:val="ListParagraph"/>
        <w:numPr>
          <w:ilvl w:val="0"/>
          <w:numId w:val="5"/>
        </w:numPr>
        <w:autoSpaceDE/>
        <w:autoSpaceDN/>
      </w:pPr>
      <w:r w:rsidRPr="00CE0E3B">
        <w:t>Prior longitudinal methods rely only on general linear model (i.e., cannot structure theoretical model to capture growth within the model)</w:t>
      </w:r>
    </w:p>
    <w:p w14:paraId="23F9D226" w14:textId="77777777" w:rsidR="00816FFE" w:rsidRPr="00CE0E3B" w:rsidRDefault="00816FFE" w:rsidP="007C39D9">
      <w:pPr>
        <w:pStyle w:val="ListParagraph"/>
        <w:numPr>
          <w:ilvl w:val="1"/>
          <w:numId w:val="5"/>
        </w:numPr>
        <w:autoSpaceDE/>
        <w:autoSpaceDN/>
      </w:pPr>
      <w:r w:rsidRPr="00CE0E3B">
        <w:t>Good place to put in McElreath quote about GLM – something like “definitely wrong but hard to beat”</w:t>
      </w:r>
    </w:p>
    <w:p w14:paraId="41FFC4A3" w14:textId="77777777" w:rsidR="00816FFE" w:rsidRPr="00CE0E3B" w:rsidRDefault="00816FFE" w:rsidP="007C39D9">
      <w:pPr>
        <w:pStyle w:val="ListParagraph"/>
        <w:numPr>
          <w:ilvl w:val="1"/>
          <w:numId w:val="5"/>
        </w:numPr>
        <w:autoSpaceDE/>
        <w:autoSpaceDN/>
      </w:pPr>
      <w:r w:rsidRPr="00CE0E3B">
        <w:t xml:space="preserve">To incorporate theoretical model, typically </w:t>
      </w:r>
      <w:proofErr w:type="gramStart"/>
      <w:r w:rsidRPr="00CE0E3B">
        <w:t>have to</w:t>
      </w:r>
      <w:proofErr w:type="gramEnd"/>
      <w:r w:rsidRPr="00CE0E3B">
        <w:t xml:space="preserve"> use two-stage approach</w:t>
      </w:r>
    </w:p>
    <w:p w14:paraId="0C2769F9" w14:textId="77777777" w:rsidR="00816FFE" w:rsidRPr="00CE0E3B" w:rsidRDefault="00816FFE" w:rsidP="007C39D9">
      <w:pPr>
        <w:pStyle w:val="ListParagraph"/>
        <w:numPr>
          <w:ilvl w:val="0"/>
          <w:numId w:val="5"/>
        </w:numPr>
        <w:autoSpaceDE/>
        <w:autoSpaceDN/>
      </w:pPr>
      <w:r w:rsidRPr="00CE0E3B">
        <w:lastRenderedPageBreak/>
        <w:t>Here, we show how to incorporate growth-related parameters in computational models so that our theoretical model can capture growth</w:t>
      </w:r>
    </w:p>
    <w:p w14:paraId="5F19373E" w14:textId="77777777" w:rsidR="00816FFE" w:rsidRPr="00CE0E3B" w:rsidRDefault="00816FFE" w:rsidP="007C39D9">
      <w:pPr>
        <w:pStyle w:val="ListParagraph"/>
        <w:numPr>
          <w:ilvl w:val="1"/>
          <w:numId w:val="5"/>
        </w:numPr>
        <w:autoSpaceDE/>
        <w:autoSpaceDN/>
      </w:pPr>
      <w:r w:rsidRPr="00CE0E3B">
        <w:t>Benefits</w:t>
      </w:r>
    </w:p>
    <w:p w14:paraId="656931CB" w14:textId="77777777" w:rsidR="00816FFE" w:rsidRPr="00CE0E3B" w:rsidRDefault="00816FFE" w:rsidP="007C39D9">
      <w:pPr>
        <w:pStyle w:val="ListParagraph"/>
        <w:numPr>
          <w:ilvl w:val="2"/>
          <w:numId w:val="5"/>
        </w:numPr>
        <w:autoSpaceDE/>
        <w:autoSpaceDN/>
      </w:pPr>
      <w:r w:rsidRPr="00CE0E3B">
        <w:t>Propagate uncertainty across multiple levels of analysis which improves inferences</w:t>
      </w:r>
    </w:p>
    <w:p w14:paraId="0FA824A5" w14:textId="77777777" w:rsidR="00816FFE" w:rsidRPr="00CE0E3B" w:rsidRDefault="00816FFE" w:rsidP="007C39D9">
      <w:pPr>
        <w:pStyle w:val="ListParagraph"/>
        <w:numPr>
          <w:ilvl w:val="2"/>
          <w:numId w:val="5"/>
        </w:numPr>
        <w:autoSpaceDE/>
        <w:autoSpaceDN/>
      </w:pPr>
      <w:r w:rsidRPr="00CE0E3B">
        <w:t>Allows us to use theoretical models to examine growth instead of summary statistics</w:t>
      </w:r>
    </w:p>
    <w:p w14:paraId="409296FF" w14:textId="77777777" w:rsidR="00816FFE" w:rsidRDefault="00816FFE" w:rsidP="004B1C5B">
      <w:pPr>
        <w:pStyle w:val="ListParagraph"/>
        <w:numPr>
          <w:ilvl w:val="3"/>
          <w:numId w:val="5"/>
        </w:numPr>
        <w:autoSpaceDE/>
        <w:autoSpaceDN/>
      </w:pPr>
      <w:r w:rsidRPr="00CE0E3B">
        <w:t>i.e., better aligns statistical model with theoretical model</w:t>
      </w:r>
    </w:p>
    <w:p w14:paraId="0B6AC1AA" w14:textId="0FA26C9E" w:rsidR="000E527D" w:rsidRPr="000E527D" w:rsidRDefault="00D30423" w:rsidP="000E527D">
      <w:pPr>
        <w:pStyle w:val="Heading2"/>
      </w:pPr>
      <w:r>
        <w:t xml:space="preserve">2 </w:t>
      </w:r>
      <w:commentRangeStart w:id="1"/>
      <w:r>
        <w:t xml:space="preserve">Simple Longitudinal </w:t>
      </w:r>
      <w:r w:rsidR="007A7F58">
        <w:t>RL</w:t>
      </w:r>
      <w:r>
        <w:t xml:space="preserve"> Model</w:t>
      </w:r>
      <w:commentRangeEnd w:id="1"/>
      <w:r w:rsidR="000E527D">
        <w:rPr>
          <w:rStyle w:val="CommentReference"/>
          <w:rFonts w:eastAsia="Times New Roman" w:cs="Times New Roman"/>
          <w:b w:val="0"/>
        </w:rPr>
        <w:commentReference w:id="1"/>
      </w:r>
    </w:p>
    <w:p w14:paraId="6759AFA8" w14:textId="06438A91" w:rsidR="001F235B" w:rsidRDefault="00FE1A47" w:rsidP="001F235B">
      <w:pPr>
        <w:spacing w:line="480" w:lineRule="auto"/>
        <w:ind w:firstLine="720"/>
      </w:pPr>
      <w:r>
        <w:t xml:space="preserve">To illustrate the longitudinal computational modeling framework, we begin with a simulated example of how to construct such a model. </w:t>
      </w:r>
      <w:r w:rsidR="00FD14B8">
        <w:t>W</w:t>
      </w:r>
      <w:r w:rsidR="0020394E">
        <w:t xml:space="preserve">e </w:t>
      </w:r>
      <w:r w:rsidR="00FD14B8">
        <w:t xml:space="preserve">first </w:t>
      </w:r>
      <w:r w:rsidR="00B428C7">
        <w:t xml:space="preserve">constructed a hypothetical task modeled after the Iowa Gambling Task, a task for which computational models are frequently employed to understand. </w:t>
      </w:r>
      <w:r>
        <w:t xml:space="preserve">For </w:t>
      </w:r>
      <w:r w:rsidR="00601358">
        <w:t xml:space="preserve">the hypothetical </w:t>
      </w:r>
      <w:r>
        <w:t xml:space="preserve">task, participants are presented with two options with the same expected values but with different outcomes and different outcome probabilities across </w:t>
      </w:r>
      <w:r w:rsidR="00C762B8">
        <w:t xml:space="preserve">60 total </w:t>
      </w:r>
      <w:r>
        <w:t xml:space="preserve">trials. Choices on one option yield either $75 or $25 with equal probability (i.e., </w:t>
      </w:r>
      <w:r>
        <w:rPr>
          <w:i/>
          <w:iCs/>
        </w:rPr>
        <w:t>P</w:t>
      </w:r>
      <w:r>
        <w:t xml:space="preserve">($75) = </w:t>
      </w:r>
      <w:r>
        <w:rPr>
          <w:i/>
          <w:iCs/>
        </w:rPr>
        <w:t>P</w:t>
      </w:r>
      <w:r>
        <w:t>($25) = .5), resulting in $50 on average across trials. Choices on the other option yield either $80 or $40 with a .75 and .25 probability, respectively, also resulting in $50 on average across trials.</w:t>
      </w:r>
      <w:r w:rsidR="0020394E">
        <w:t xml:space="preserve"> </w:t>
      </w:r>
      <w:r w:rsidR="00FD14B8">
        <w:t>Next, w</w:t>
      </w:r>
      <w:r w:rsidR="00D310DA">
        <w:t xml:space="preserve">e built a one-parameter </w:t>
      </w:r>
      <w:r w:rsidR="00806E0B">
        <w:t xml:space="preserve">longitudinal </w:t>
      </w:r>
      <w:r w:rsidR="00D310DA">
        <w:t xml:space="preserve">reinforcement learning model to simulate data for the task </w:t>
      </w:r>
      <w:r w:rsidR="00FD14B8">
        <w:t>across four conditions.</w:t>
      </w:r>
      <w:r w:rsidR="00B04F9A">
        <w:t xml:space="preserve"> Choices </w:t>
      </w:r>
      <w:r w:rsidR="001E4E63">
        <w:t xml:space="preserve">within the task </w:t>
      </w:r>
      <w:r w:rsidR="00B04F9A">
        <w:t>are assumed to be drawn from a Bernoulli distribution</w:t>
      </w:r>
      <w:r w:rsidR="000E1610">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6E74537F" w14:textId="77777777" w:rsidTr="005B0E14">
        <w:trPr>
          <w:jc w:val="center"/>
        </w:trPr>
        <w:tc>
          <w:tcPr>
            <w:tcW w:w="1440" w:type="dxa"/>
            <w:vAlign w:val="center"/>
          </w:tcPr>
          <w:p w14:paraId="4047D38B" w14:textId="77777777" w:rsidR="00B04F9A" w:rsidRDefault="00B04F9A" w:rsidP="005B0E14">
            <w:pPr>
              <w:jc w:val="center"/>
            </w:pPr>
          </w:p>
        </w:tc>
        <w:tc>
          <w:tcPr>
            <w:tcW w:w="7920" w:type="dxa"/>
            <w:vAlign w:val="center"/>
          </w:tcPr>
          <w:p w14:paraId="1E8B62F9" w14:textId="26754487" w:rsidR="00B04F9A" w:rsidRPr="00895DC7" w:rsidRDefault="00000000" w:rsidP="001E4E63">
            <w:pPr>
              <w:spacing w:line="480" w:lineRule="auto"/>
              <w:ind w:firstLine="720"/>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Default="00B04F9A" w:rsidP="005B0E14">
            <w:pPr>
              <w:spacing w:line="480" w:lineRule="auto"/>
            </w:pPr>
            <w:r>
              <w:t xml:space="preserve">Equation </w:t>
            </w:r>
            <w:r w:rsidR="002028F7">
              <w:t>1</w:t>
            </w:r>
          </w:p>
        </w:tc>
      </w:tr>
    </w:tbl>
    <w:p w14:paraId="7FB41B2E" w14:textId="6A2E1C97" w:rsidR="00B04F9A" w:rsidRPr="00996BF0" w:rsidRDefault="00B04F9A" w:rsidP="001E4E63">
      <w:pPr>
        <w:spacing w:line="480" w:lineRule="auto"/>
      </w:pPr>
      <w:r>
        <w:t>where</w:t>
      </w:r>
      <w:r w:rsidR="001E4E63">
        <w:t xml:space="preserve"> </w:t>
      </w:r>
      <w:proofErr w:type="spellStart"/>
      <w:r w:rsidR="001E4E63" w:rsidRPr="001E4E63">
        <w:rPr>
          <w:i/>
          <w:iCs/>
        </w:rPr>
        <w:t>Y</w:t>
      </w:r>
      <w:r w:rsidR="001E4E63" w:rsidRPr="001E4E63">
        <w:rPr>
          <w:i/>
          <w:iCs/>
          <w:vertAlign w:val="subscript"/>
        </w:rPr>
        <w:t>i,</w:t>
      </w:r>
      <w:r w:rsidR="005A4038">
        <w:rPr>
          <w:i/>
          <w:iCs/>
          <w:vertAlign w:val="subscript"/>
        </w:rPr>
        <w:t>s</w:t>
      </w:r>
      <w:proofErr w:type="spellEnd"/>
      <w:r w:rsidR="005A4038">
        <w:t>(</w:t>
      </w:r>
      <w:r w:rsidR="005A4038">
        <w:rPr>
          <w:i/>
          <w:iCs/>
        </w:rPr>
        <w:t>t</w:t>
      </w:r>
      <w:r w:rsidR="005A4038">
        <w:t xml:space="preserve">) </w:t>
      </w:r>
      <w:r w:rsidR="00456ACE">
        <w:t xml:space="preserve">is the choice for either </w:t>
      </w:r>
      <w:r w:rsidR="001E4E63">
        <w:t>option 1 (</w:t>
      </w:r>
      <w:r w:rsidR="001E4E63">
        <w:rPr>
          <w:i/>
          <w:iCs/>
        </w:rPr>
        <w:t>Y</w:t>
      </w:r>
      <w:r w:rsidR="001E4E63">
        <w:t xml:space="preserve"> = 0) and option 2 (</w:t>
      </w:r>
      <w:r w:rsidR="001E4E63">
        <w:rPr>
          <w:i/>
          <w:iCs/>
        </w:rPr>
        <w:t>Y</w:t>
      </w:r>
      <w:r w:rsidR="001E4E63">
        <w:t xml:space="preserve"> = 1) </w:t>
      </w:r>
      <w:r w:rsidR="00456ACE">
        <w:t xml:space="preserve">on trial </w:t>
      </w:r>
      <w:r w:rsidR="00456ACE">
        <w:rPr>
          <w:i/>
          <w:iCs/>
        </w:rPr>
        <w:t>t</w:t>
      </w:r>
      <w:r w:rsidR="00456ACE">
        <w:t xml:space="preserve"> </w:t>
      </w:r>
      <w:r w:rsidR="001E4E63">
        <w:t xml:space="preserve">by </w:t>
      </w:r>
      <w:r w:rsidR="00996BF0">
        <w:t>participant</w:t>
      </w:r>
      <w:r w:rsidR="00456ACE">
        <w:t xml:space="preserve"> </w:t>
      </w:r>
      <w:proofErr w:type="spellStart"/>
      <w:r w:rsidR="00456ACE">
        <w:rPr>
          <w:i/>
          <w:iCs/>
        </w:rPr>
        <w:t>i</w:t>
      </w:r>
      <w:proofErr w:type="spellEnd"/>
      <w:r w:rsidR="00996BF0">
        <w:t xml:space="preserve"> on session</w:t>
      </w:r>
      <w:r w:rsidR="00456ACE">
        <w:t xml:space="preserve"> </w:t>
      </w:r>
      <w:r w:rsidR="00456ACE">
        <w:rPr>
          <w:i/>
          <w:iCs/>
        </w:rPr>
        <w:t>s</w:t>
      </w:r>
      <w:r w:rsidR="00456ACE">
        <w:t>,</w:t>
      </w:r>
      <w:r w:rsidR="00996BF0">
        <w:t xml:space="preserve"> and </w:t>
      </w:r>
      <w:r w:rsidR="00996BF0" w:rsidRPr="005A4038">
        <w:rPr>
          <w:i/>
          <w:iCs/>
        </w:rPr>
        <w:t>V</w:t>
      </w:r>
      <w:r w:rsidR="00456ACE">
        <w:rPr>
          <w:i/>
          <w:iCs/>
          <w:vertAlign w:val="subscript"/>
        </w:rPr>
        <w:t>0</w:t>
      </w:r>
      <w:r w:rsidR="005A4038">
        <w:rPr>
          <w:i/>
          <w:iCs/>
          <w:vertAlign w:val="subscript"/>
        </w:rPr>
        <w:t>,</w:t>
      </w:r>
      <w:r w:rsidR="00996BF0" w:rsidRPr="005A4038">
        <w:rPr>
          <w:i/>
          <w:iCs/>
          <w:vertAlign w:val="subscript"/>
        </w:rPr>
        <w:t>i</w:t>
      </w:r>
      <w:r w:rsidR="00996BF0">
        <w:rPr>
          <w:i/>
          <w:iCs/>
          <w:vertAlign w:val="subscript"/>
        </w:rPr>
        <w:t>,s</w:t>
      </w:r>
      <w:r w:rsidR="00996BF0">
        <w:t>(</w:t>
      </w:r>
      <w:r w:rsidR="00996BF0">
        <w:rPr>
          <w:i/>
          <w:iCs/>
        </w:rPr>
        <w:t>t</w:t>
      </w:r>
      <w:r w:rsidR="00996BF0">
        <w:t>)</w:t>
      </w:r>
      <w:r w:rsidR="00456ACE">
        <w:t xml:space="preserve"> and </w:t>
      </w:r>
      <w:r w:rsidR="00456ACE" w:rsidRPr="005A4038">
        <w:rPr>
          <w:i/>
          <w:iCs/>
        </w:rPr>
        <w:t>V</w:t>
      </w:r>
      <w:r w:rsidR="00456ACE">
        <w:rPr>
          <w:i/>
          <w:iCs/>
          <w:vertAlign w:val="subscript"/>
        </w:rPr>
        <w:t>1,</w:t>
      </w:r>
      <w:r w:rsidR="00456ACE" w:rsidRPr="005A4038">
        <w:rPr>
          <w:i/>
          <w:iCs/>
          <w:vertAlign w:val="subscript"/>
        </w:rPr>
        <w:t>i</w:t>
      </w:r>
      <w:r w:rsidR="00456ACE">
        <w:rPr>
          <w:i/>
          <w:iCs/>
          <w:vertAlign w:val="subscript"/>
        </w:rPr>
        <w:t>,s</w:t>
      </w:r>
      <w:r w:rsidR="00456ACE">
        <w:t>(</w:t>
      </w:r>
      <w:r w:rsidR="00456ACE">
        <w:rPr>
          <w:i/>
          <w:iCs/>
        </w:rPr>
        <w:t>t</w:t>
      </w:r>
      <w:r w:rsidR="00456ACE">
        <w:t>)</w:t>
      </w:r>
      <w:r w:rsidR="00996BF0">
        <w:t xml:space="preserve"> </w:t>
      </w:r>
      <w:r w:rsidR="00456ACE">
        <w:t>are</w:t>
      </w:r>
      <w:r w:rsidR="00996BF0">
        <w:t xml:space="preserve"> the expected value</w:t>
      </w:r>
      <w:r w:rsidR="00456ACE">
        <w:t>s</w:t>
      </w:r>
      <w:r w:rsidR="00996BF0">
        <w:t xml:space="preserve"> </w:t>
      </w:r>
      <w:r w:rsidR="00456ACE">
        <w:t xml:space="preserve">associated with </w:t>
      </w:r>
      <w:r w:rsidR="00996BF0">
        <w:t>choosing option 1 or 2</w:t>
      </w:r>
      <w:r w:rsidR="003F378E">
        <w:t xml:space="preserve">, </w:t>
      </w:r>
      <w:r w:rsidR="002038C5">
        <w:t>updated</w:t>
      </w:r>
      <w:r w:rsidR="00FA5A43">
        <w:t xml:space="preserve"> from trial to trial</w:t>
      </w:r>
      <w:r w:rsidR="002038C5">
        <w:t xml:space="preserve"> according to </w:t>
      </w:r>
      <w:r w:rsidR="003F378E">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1DB7B1C4" w14:textId="77777777" w:rsidTr="005B0E14">
        <w:trPr>
          <w:jc w:val="center"/>
        </w:trPr>
        <w:tc>
          <w:tcPr>
            <w:tcW w:w="1440" w:type="dxa"/>
          </w:tcPr>
          <w:p w14:paraId="3B83B137" w14:textId="77777777" w:rsidR="00B04F9A" w:rsidRDefault="00B04F9A" w:rsidP="005B0E14">
            <w:pPr>
              <w:spacing w:line="480" w:lineRule="auto"/>
            </w:pPr>
          </w:p>
        </w:tc>
        <w:tc>
          <w:tcPr>
            <w:tcW w:w="7920" w:type="dxa"/>
          </w:tcPr>
          <w:p w14:paraId="0D15368D" w14:textId="148F28DF" w:rsidR="002038C5" w:rsidRPr="002038C5" w:rsidRDefault="00000000" w:rsidP="00A15155">
            <w:pPr>
              <w:jc w:val="cente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15155" w:rsidRDefault="00000000" w:rsidP="00A15155">
            <w:pPr>
              <w:spacing w:line="480" w:lineRule="auto"/>
              <w:jc w:val="cente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Default="00B04F9A" w:rsidP="005B0E14">
            <w:pPr>
              <w:spacing w:line="480" w:lineRule="auto"/>
            </w:pPr>
            <w:r>
              <w:t xml:space="preserve">Equation </w:t>
            </w:r>
            <w:r w:rsidR="002028F7">
              <w:t>2</w:t>
            </w:r>
          </w:p>
        </w:tc>
      </w:tr>
    </w:tbl>
    <w:p w14:paraId="4E7DC8B7" w14:textId="2D090580" w:rsidR="001F235B" w:rsidRDefault="00A15155" w:rsidP="007916E6">
      <w:pPr>
        <w:spacing w:line="480" w:lineRule="auto"/>
      </w:pPr>
      <w:r>
        <w:lastRenderedPageBreak/>
        <w:t xml:space="preserve">where </w:t>
      </w:r>
      <w:r>
        <w:rPr>
          <w:i/>
          <w:iCs/>
        </w:rPr>
        <w:t>A</w:t>
      </w:r>
      <w:r>
        <w:t xml:space="preserve"> is a free parameter describing learning rate for both options, and </w:t>
      </w:r>
      <w:r>
        <w:rPr>
          <w:i/>
          <w:iCs/>
        </w:rPr>
        <w:t>x</w:t>
      </w:r>
      <w:r>
        <w:t>(</w:t>
      </w:r>
      <w:r>
        <w:rPr>
          <w:i/>
          <w:iCs/>
        </w:rPr>
        <w:t>t</w:t>
      </w:r>
      <w:r>
        <w:t xml:space="preserve">) is the </w:t>
      </w:r>
      <w:r w:rsidR="003618D4">
        <w:t xml:space="preserve">amount of the outcome on trial </w:t>
      </w:r>
      <w:r w:rsidR="003618D4">
        <w:rPr>
          <w:i/>
          <w:iCs/>
        </w:rPr>
        <w:t>t</w:t>
      </w:r>
      <w:r w:rsidR="003618D4">
        <w:t>.</w:t>
      </w:r>
      <w:r w:rsidR="0014267D">
        <w:t xml:space="preserve"> Equations 1 and 2 represent a simple reinforcement learning model describing how gains on both options affect choices for those options. </w:t>
      </w: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CE0E3B" w14:paraId="6C5823BC" w14:textId="77777777" w:rsidTr="001757E3">
        <w:trPr>
          <w:jc w:val="center"/>
        </w:trPr>
        <w:tc>
          <w:tcPr>
            <w:tcW w:w="0" w:type="auto"/>
          </w:tcPr>
          <w:p w14:paraId="01CAC0B3" w14:textId="77777777" w:rsidR="0017291E" w:rsidRPr="00CE0E3B" w:rsidRDefault="0017291E" w:rsidP="001757E3">
            <w:pPr>
              <w:rPr>
                <w:i/>
                <w:iCs/>
              </w:rPr>
            </w:pPr>
          </w:p>
        </w:tc>
        <w:tc>
          <w:tcPr>
            <w:tcW w:w="0" w:type="auto"/>
          </w:tcPr>
          <w:p w14:paraId="5A4F42AE" w14:textId="77777777" w:rsidR="0017291E" w:rsidRPr="00CE0E3B" w:rsidRDefault="0017291E" w:rsidP="001757E3">
            <w:pPr>
              <w:jc w:val="center"/>
            </w:pPr>
            <w:r w:rsidRPr="00CE0E3B">
              <w:t xml:space="preserve">No </w:t>
            </w:r>
            <w:proofErr w:type="spellStart"/>
            <w:r w:rsidRPr="00CE0E3B">
              <w:t>cor</w:t>
            </w:r>
            <w:proofErr w:type="spellEnd"/>
          </w:p>
        </w:tc>
        <w:tc>
          <w:tcPr>
            <w:tcW w:w="0" w:type="auto"/>
          </w:tcPr>
          <w:p w14:paraId="2DBDFB22" w14:textId="77777777" w:rsidR="0017291E" w:rsidRPr="00CE0E3B" w:rsidRDefault="0017291E" w:rsidP="001757E3">
            <w:pPr>
              <w:jc w:val="center"/>
            </w:pPr>
            <w:r w:rsidRPr="00CE0E3B">
              <w:t xml:space="preserve">Moderate </w:t>
            </w:r>
            <w:proofErr w:type="spellStart"/>
            <w:r w:rsidRPr="00CE0E3B">
              <w:t>cor</w:t>
            </w:r>
            <w:proofErr w:type="spellEnd"/>
          </w:p>
        </w:tc>
      </w:tr>
      <w:tr w:rsidR="0017291E" w:rsidRPr="00CE0E3B" w14:paraId="419EB93F" w14:textId="77777777" w:rsidTr="001757E3">
        <w:trPr>
          <w:jc w:val="center"/>
        </w:trPr>
        <w:tc>
          <w:tcPr>
            <w:tcW w:w="0" w:type="auto"/>
          </w:tcPr>
          <w:p w14:paraId="0C5FE214" w14:textId="77777777" w:rsidR="0017291E" w:rsidRPr="00CE0E3B" w:rsidRDefault="0017291E" w:rsidP="001757E3">
            <w:pPr>
              <w:rPr>
                <w:i/>
                <w:iCs/>
              </w:rPr>
            </w:pPr>
            <w:r w:rsidRPr="00CE0E3B">
              <w:t>No effect</w:t>
            </w:r>
          </w:p>
        </w:tc>
        <w:tc>
          <w:tcPr>
            <w:tcW w:w="0" w:type="auto"/>
          </w:tcPr>
          <w:p w14:paraId="5570D9A1"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p>
        </w:tc>
        <w:tc>
          <w:tcPr>
            <w:tcW w:w="0" w:type="auto"/>
          </w:tcPr>
          <w:p w14:paraId="6559D073"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p>
        </w:tc>
      </w:tr>
      <w:tr w:rsidR="0017291E" w:rsidRPr="00CE0E3B" w14:paraId="22D88CE8" w14:textId="77777777" w:rsidTr="001757E3">
        <w:trPr>
          <w:jc w:val="center"/>
        </w:trPr>
        <w:tc>
          <w:tcPr>
            <w:tcW w:w="0" w:type="auto"/>
          </w:tcPr>
          <w:p w14:paraId="01358E31" w14:textId="77777777" w:rsidR="0017291E" w:rsidRPr="00CE0E3B" w:rsidRDefault="0017291E" w:rsidP="001757E3">
            <w:r w:rsidRPr="00CE0E3B">
              <w:t>Moderate effect</w:t>
            </w:r>
          </w:p>
        </w:tc>
        <w:tc>
          <w:tcPr>
            <w:tcW w:w="0" w:type="auto"/>
          </w:tcPr>
          <w:p w14:paraId="7E9C9B47"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p>
        </w:tc>
        <w:tc>
          <w:tcPr>
            <w:tcW w:w="0" w:type="auto"/>
          </w:tcPr>
          <w:p w14:paraId="58FDFCD0"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p>
        </w:tc>
      </w:tr>
    </w:tbl>
    <w:p w14:paraId="682FF6A2" w14:textId="28E98E4B" w:rsidR="00C26B04" w:rsidRPr="00C26B04" w:rsidRDefault="00FD14B8" w:rsidP="007916E6">
      <w:pPr>
        <w:spacing w:line="480" w:lineRule="auto"/>
        <w:ind w:firstLine="720"/>
      </w:pPr>
      <w:r>
        <w:t xml:space="preserve">The four conditions represent parametric combinations of two levels of test-retest reliability, unreliable (i.e., </w:t>
      </w:r>
      <w:r>
        <w:rPr>
          <w:i/>
          <w:iCs/>
        </w:rPr>
        <w:t>r</w:t>
      </w:r>
      <w:r>
        <w:t xml:space="preserve"> = 0) and moderate reliability (i.e., </w:t>
      </w:r>
      <w:r>
        <w:rPr>
          <w:i/>
          <w:iCs/>
        </w:rPr>
        <w:t>r</w:t>
      </w:r>
      <w:r>
        <w:t xml:space="preserve"> = .3) and two levels of longitudinal change, no change (i.e., </w:t>
      </w:r>
      <w:r>
        <w:rPr>
          <w:i/>
          <w:iCs/>
        </w:rPr>
        <w:t>d</w:t>
      </w:r>
      <w:r>
        <w:t xml:space="preserve"> = 0) and moderate change</w:t>
      </w:r>
      <w:r w:rsidR="00CA1B86">
        <w:t xml:space="preserve"> </w:t>
      </w:r>
      <w:r w:rsidR="009F721E">
        <w:fldChar w:fldCharType="begin"/>
      </w:r>
      <w:r w:rsidR="009F721E">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fldChar w:fldCharType="separate"/>
      </w:r>
      <w:r w:rsidR="009F721E" w:rsidRPr="009F721E">
        <w:rPr>
          <w:rFonts w:cs="Times"/>
        </w:rPr>
        <w:t xml:space="preserve">(i.e., </w:t>
      </w:r>
      <w:r w:rsidR="009F721E" w:rsidRPr="009F721E">
        <w:rPr>
          <w:rFonts w:cs="Times"/>
          <w:i/>
          <w:iCs/>
        </w:rPr>
        <w:t>d</w:t>
      </w:r>
      <w:r w:rsidR="009F721E" w:rsidRPr="009F721E">
        <w:rPr>
          <w:rFonts w:cs="Times"/>
        </w:rPr>
        <w:t xml:space="preserve"> = .5; Cohen, 2016)</w:t>
      </w:r>
      <w:r w:rsidR="009F721E">
        <w:fldChar w:fldCharType="end"/>
      </w:r>
      <w:r w:rsidR="00407B17">
        <w:t>.</w:t>
      </w:r>
      <w:r w:rsidR="001F235B" w:rsidRPr="001F235B">
        <w:t xml:space="preserve"> </w:t>
      </w:r>
      <w:r w:rsidR="001F235B">
        <w:t>Finally, after simulating data, we examined how well parameters could be recovered using more conventional (e.g., two-stage) approaches for analyzing longitudinal data using computational modeling.</w:t>
      </w:r>
    </w:p>
    <w:p w14:paraId="38CCDAAC" w14:textId="2724053F" w:rsidR="00623E8E" w:rsidRPr="00114517" w:rsidRDefault="00636418" w:rsidP="00114517">
      <w:pPr>
        <w:pStyle w:val="Heading2"/>
        <w:rPr>
          <w:rFonts w:ascii="Times New Roman" w:hAnsi="Times New Roman" w:cs="Times New Roman"/>
        </w:rPr>
      </w:pPr>
      <w:r>
        <w:t xml:space="preserve">3 </w:t>
      </w:r>
      <w:commentRangeStart w:id="2"/>
      <w:r>
        <w:t>Longitudinal Model of Iowa Gambling Task</w:t>
      </w:r>
      <w:commentRangeEnd w:id="2"/>
      <w:r w:rsidR="00114517">
        <w:rPr>
          <w:rStyle w:val="CommentReference"/>
          <w:rFonts w:eastAsia="Times New Roman" w:cs="Times New Roman"/>
          <w:b w:val="0"/>
        </w:rPr>
        <w:commentReference w:id="2"/>
      </w:r>
    </w:p>
    <w:p w14:paraId="69F7C0E5" w14:textId="3D9318B8" w:rsidR="0037389E" w:rsidRPr="00CE0E3B" w:rsidRDefault="0037389E" w:rsidP="007C39D9">
      <w:pPr>
        <w:pStyle w:val="Heading2"/>
      </w:pPr>
      <w:r>
        <w:t xml:space="preserve">4 </w:t>
      </w:r>
      <w:r w:rsidRPr="00CE0E3B">
        <w:t>Discussion</w:t>
      </w:r>
    </w:p>
    <w:p w14:paraId="0E996FA1" w14:textId="455B4CFC" w:rsidR="00BF45AC" w:rsidRPr="00BF45AC" w:rsidRDefault="00FF3752" w:rsidP="00BF45AC">
      <w:pPr>
        <w:pStyle w:val="Heading3"/>
      </w:pPr>
      <w:r>
        <w:t xml:space="preserve">4.1 </w:t>
      </w:r>
      <w:commentRangeStart w:id="3"/>
      <w:r w:rsidR="0037389E" w:rsidRPr="00CE0E3B">
        <w:t>Benefits of this approach</w:t>
      </w:r>
      <w:commentRangeEnd w:id="3"/>
      <w:r w:rsidR="00BF45AC">
        <w:rPr>
          <w:rStyle w:val="CommentReference"/>
          <w:rFonts w:eastAsia="Times New Roman" w:cs="Times New Roman"/>
          <w:b w:val="0"/>
        </w:rPr>
        <w:commentReference w:id="3"/>
      </w:r>
    </w:p>
    <w:p w14:paraId="2214A511" w14:textId="40F4D3BB" w:rsidR="0037389E" w:rsidRDefault="00FF3752" w:rsidP="00CC12DF">
      <w:pPr>
        <w:pStyle w:val="Heading3"/>
      </w:pPr>
      <w:r>
        <w:t xml:space="preserve">4.2 </w:t>
      </w:r>
      <w:commentRangeStart w:id="4"/>
      <w:r w:rsidR="0037389E" w:rsidRPr="00CE0E3B">
        <w:t>Drawbacks of this approach</w:t>
      </w:r>
      <w:commentRangeEnd w:id="4"/>
      <w:r w:rsidR="00CC12DF">
        <w:rPr>
          <w:rStyle w:val="CommentReference"/>
          <w:rFonts w:eastAsia="Times New Roman" w:cs="Times New Roman"/>
          <w:b w:val="0"/>
        </w:rPr>
        <w:commentReference w:id="4"/>
      </w:r>
    </w:p>
    <w:p w14:paraId="532C8D2E" w14:textId="6B6F0E38" w:rsidR="0037655C" w:rsidRDefault="0037655C" w:rsidP="007C39D9">
      <w:pPr>
        <w:autoSpaceDE/>
        <w:rPr>
          <w:b/>
          <w:bCs/>
        </w:rPr>
      </w:pPr>
    </w:p>
    <w:p w14:paraId="3FE10776" w14:textId="77777777" w:rsidR="00536DF7" w:rsidRDefault="00536DF7">
      <w:pPr>
        <w:autoSpaceDE/>
        <w:autoSpaceDN/>
        <w:ind w:firstLine="720"/>
        <w:rPr>
          <w:rFonts w:eastAsiaTheme="majorEastAsia" w:cstheme="majorBidi"/>
          <w:b/>
          <w:szCs w:val="32"/>
        </w:rPr>
      </w:pPr>
      <w:r>
        <w:br w:type="page"/>
      </w:r>
    </w:p>
    <w:p w14:paraId="539C8C3A" w14:textId="18815D90" w:rsidR="001553CE" w:rsidRPr="00FE08B7" w:rsidRDefault="0037655C" w:rsidP="00FE08B7">
      <w:pPr>
        <w:pStyle w:val="Heading1"/>
      </w:pPr>
      <w:r>
        <w:lastRenderedPageBreak/>
        <w:t>References</w:t>
      </w:r>
      <w:r w:rsidR="001553CE">
        <w:rPr>
          <w:rFonts w:cs="Times"/>
        </w:rPr>
        <w:br w:type="page"/>
      </w:r>
    </w:p>
    <w:p w14:paraId="236839A9" w14:textId="2FEB2D82" w:rsidR="00B65378" w:rsidRDefault="0037655C" w:rsidP="00273219">
      <w:pPr>
        <w:pStyle w:val="Heading1"/>
      </w:pPr>
      <w:r>
        <w:lastRenderedPageBreak/>
        <w:t>Tables</w:t>
      </w:r>
    </w:p>
    <w:p w14:paraId="48D516C3" w14:textId="77777777" w:rsidR="001553CE" w:rsidRDefault="001553CE">
      <w:pPr>
        <w:autoSpaceDE/>
        <w:autoSpaceDN/>
        <w:ind w:firstLine="720"/>
        <w:rPr>
          <w:rFonts w:eastAsiaTheme="majorEastAsia" w:cstheme="majorBidi"/>
          <w:b/>
          <w:szCs w:val="32"/>
        </w:rPr>
      </w:pPr>
      <w:r>
        <w:br w:type="page"/>
      </w:r>
    </w:p>
    <w:p w14:paraId="3E9D80BD" w14:textId="77EAE99E" w:rsidR="00B7694E" w:rsidRPr="00BB01FC" w:rsidRDefault="0037655C" w:rsidP="007C39D9">
      <w:pPr>
        <w:pStyle w:val="Heading1"/>
        <w:spacing w:line="240" w:lineRule="auto"/>
        <w:rPr>
          <w:rFonts w:eastAsia="Cambria"/>
        </w:rPr>
      </w:pPr>
      <w:r>
        <w:lastRenderedPageBreak/>
        <w:t>Figures</w:t>
      </w:r>
    </w:p>
    <w:sectPr w:rsidR="00B7694E" w:rsidRPr="00BB01FC">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Jeremy Haynes" w:date="2024-06-19T14:19:00Z" w:initials="JH">
    <w:p w14:paraId="4B16737F" w14:textId="19C327F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2" w:author="Jeremy Haynes" w:date="2024-06-19T14:19:00Z" w:initials="JH">
    <w:p w14:paraId="7E416E32" w14:textId="77777777"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3"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4"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4E8BB823"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6433459D" w16cex:dateUtc="2024-06-19T18:19: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4E8BB823" w16cid:durableId="6433459D"/>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0665D4" w14:textId="77777777" w:rsidR="009E1680" w:rsidRDefault="009E1680" w:rsidP="0037655C">
      <w:r>
        <w:separator/>
      </w:r>
    </w:p>
  </w:endnote>
  <w:endnote w:type="continuationSeparator" w:id="0">
    <w:p w14:paraId="4AEEDBEC" w14:textId="77777777" w:rsidR="009E1680" w:rsidRDefault="009E1680"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11C684" w14:textId="77777777" w:rsidR="009E1680" w:rsidRDefault="009E1680" w:rsidP="0037655C">
      <w:r>
        <w:separator/>
      </w:r>
    </w:p>
  </w:footnote>
  <w:footnote w:type="continuationSeparator" w:id="0">
    <w:p w14:paraId="5E1F4421" w14:textId="77777777" w:rsidR="009E1680" w:rsidRDefault="009E1680"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054B153" w:rsidR="00783871" w:rsidRDefault="00904EA5">
    <w:pPr>
      <w:pStyle w:val="Header"/>
    </w:pPr>
    <w:r>
      <w:t>LONGITUDINAL COMPUTATINO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3177"/>
    <w:rsid w:val="000E3EA6"/>
    <w:rsid w:val="000E527D"/>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517"/>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4B18"/>
    <w:rsid w:val="001F4FF6"/>
    <w:rsid w:val="001F5477"/>
    <w:rsid w:val="001F666F"/>
    <w:rsid w:val="0020011D"/>
    <w:rsid w:val="00200841"/>
    <w:rsid w:val="002028F7"/>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6062"/>
    <w:rsid w:val="002D7255"/>
    <w:rsid w:val="002E2463"/>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5081"/>
    <w:rsid w:val="00456ACE"/>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2350"/>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BBD"/>
    <w:rsid w:val="006172F8"/>
    <w:rsid w:val="0062180D"/>
    <w:rsid w:val="00621F7A"/>
    <w:rsid w:val="00623E8E"/>
    <w:rsid w:val="00623F19"/>
    <w:rsid w:val="00626447"/>
    <w:rsid w:val="00626BC0"/>
    <w:rsid w:val="00626C89"/>
    <w:rsid w:val="00636418"/>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7E7"/>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74C"/>
    <w:rsid w:val="0099543F"/>
    <w:rsid w:val="00995AD3"/>
    <w:rsid w:val="00996316"/>
    <w:rsid w:val="00996BF0"/>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7944"/>
    <w:rsid w:val="00A97F93"/>
    <w:rsid w:val="00AA064C"/>
    <w:rsid w:val="00AA0880"/>
    <w:rsid w:val="00AA3D62"/>
    <w:rsid w:val="00AA41D0"/>
    <w:rsid w:val="00AA7AE5"/>
    <w:rsid w:val="00AB0570"/>
    <w:rsid w:val="00AB09CB"/>
    <w:rsid w:val="00AB0F02"/>
    <w:rsid w:val="00AB16FC"/>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28C7"/>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762B8"/>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3FAA"/>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33B9"/>
    <w:rsid w:val="00ED3ED3"/>
    <w:rsid w:val="00ED4D53"/>
    <w:rsid w:val="00EE2CD8"/>
    <w:rsid w:val="00EE43C6"/>
    <w:rsid w:val="00EE4B3D"/>
    <w:rsid w:val="00EE528F"/>
    <w:rsid w:val="00EE62EC"/>
    <w:rsid w:val="00EF0EB5"/>
    <w:rsid w:val="00EF3EDB"/>
    <w:rsid w:val="00EF5156"/>
    <w:rsid w:val="00EF5DF5"/>
    <w:rsid w:val="00EF712F"/>
    <w:rsid w:val="00F0242F"/>
    <w:rsid w:val="00F02532"/>
    <w:rsid w:val="00F04454"/>
    <w:rsid w:val="00F06F4B"/>
    <w:rsid w:val="00F13ED2"/>
    <w:rsid w:val="00F14F7B"/>
    <w:rsid w:val="00F151A1"/>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2708</Words>
  <Characters>1543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16</cp:revision>
  <dcterms:created xsi:type="dcterms:W3CDTF">2024-06-19T18:12:00Z</dcterms:created>
  <dcterms:modified xsi:type="dcterms:W3CDTF">2024-06-19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